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36127">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336127">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336127">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6127" w:rsidRPr="00594561" w:rsidRDefault="00336127"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336127" w:rsidRPr="00594561" w:rsidRDefault="00336127"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246EFB">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336127" w:rsidRDefault="0033612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A04F211"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bookmarkStart w:id="13" w:name="_GoBack"/>
      <w:bookmarkEnd w:id="13"/>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336127" w:rsidRDefault="00336127"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336127" w:rsidRDefault="00336127"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336127" w:rsidRDefault="00336127"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336127" w:rsidRDefault="00336127"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336127" w:rsidRDefault="00336127"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336127" w:rsidRDefault="00336127"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336127" w:rsidRDefault="00336127"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336127" w:rsidRDefault="00336127"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336127" w:rsidRDefault="00336127"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336127" w:rsidRDefault="00336127"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336127" w:rsidRDefault="00336127"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336127" w:rsidRDefault="00336127"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336127" w:rsidRDefault="00336127"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336127" w:rsidRDefault="00336127"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336127" w:rsidRDefault="00336127"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336127" w:rsidRDefault="00336127"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proofErr w:type="gramStart"/>
      <w:r w:rsidR="00D667A7">
        <w:t>girders</w:t>
      </w:r>
      <w:r w:rsidR="00DF4811">
        <w:t xml:space="preserve"> </w:t>
      </w:r>
      <w:r w:rsidR="00D86F55">
        <w:t>.</w:t>
      </w:r>
      <w:proofErr w:type="gramEnd"/>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E33E2E">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7438B71"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p>
    <w:p w:rsidR="004703CD" w:rsidRDefault="004703CD" w:rsidP="004703CD">
      <w:pPr>
        <w:pStyle w:val="Heading5"/>
      </w:pPr>
      <w:r>
        <w:t>Plate Eccentric-Beam Modeling</w:t>
      </w:r>
    </w:p>
    <w:p w:rsidR="00F50808"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 xml:space="preserve">modeled at the elevation of their centroidal axis. This made it easier to model the cross-girders under open joints.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 in the same plane as the deck</w:t>
      </w:r>
      <w:r>
        <w:t xml:space="preserve">. Care was taken to ensure </w:t>
      </w:r>
      <w:r>
        <w:lastRenderedPageBreak/>
        <w:t xml:space="preserve">the nodes of these diaphragm beam elements did not coincide with deck nodes except at girder intersections </w:t>
      </w:r>
      <w:proofErr w:type="gramStart"/>
      <w:r>
        <w:t>so as to</w:t>
      </w:r>
      <w:proofErr w:type="gramEnd"/>
      <w:r>
        <w:t xml:space="preserve"> prevent composite action between diaphragms and deck. </w:t>
      </w:r>
    </w:p>
    <w:p w:rsidR="00BF159E" w:rsidRDefault="00BF159E" w:rsidP="00EC58A2">
      <w:r>
        <w:t>The geometry and material properties were assigned to match those of the</w:t>
      </w:r>
      <w:r>
        <w:t xml:space="preserve"> 3D FE</w:t>
      </w:r>
      <w:r>
        <w:t xml:space="preserve"> model that had already been validated.</w:t>
      </w:r>
      <w:r>
        <w:t xml:space="preserve"> </w:t>
      </w:r>
      <w:proofErr w:type="gramStart"/>
      <w:r>
        <w:t>The</w:t>
      </w:r>
      <w:proofErr w:type="gramEnd"/>
      <w:r>
        <w:t xml:space="preserve"> diaphragm beam elements were assigned </w:t>
      </w:r>
      <w:r w:rsidR="00BE70E4">
        <w:t xml:space="preserve">a stiffness such that </w:t>
      </w:r>
      <w:r>
        <w:t xml:space="preserve">the structural </w:t>
      </w:r>
      <w:r w:rsidR="00BE70E4">
        <w:t xml:space="preserve">natural frequencies matched those of the previously validated model and experimental data. </w:t>
      </w:r>
      <w:r w:rsidR="00EC58A2">
        <w:t xml:space="preserve">This </w:t>
      </w:r>
      <w:r w:rsidR="00BE70E4">
        <w:t xml:space="preserve">two-span base </w:t>
      </w:r>
      <w:r w:rsidR="00EC58A2">
        <w:t xml:space="preserve">model was </w:t>
      </w:r>
      <w:r w:rsidR="00BE70E4">
        <w:t xml:space="preserve">replicated </w:t>
      </w:r>
      <w:r w:rsidR="00EC58A2">
        <w:t xml:space="preserve">to include all 11 spans of the bridge. </w:t>
      </w:r>
    </w:p>
    <w:p w:rsidR="00BF159E" w:rsidRDefault="00BF159E" w:rsidP="00BF159E">
      <w:pPr>
        <w:pStyle w:val="Heading5"/>
      </w:pPr>
      <w:r>
        <w:t>Vehicle Modeling</w:t>
      </w:r>
    </w:p>
    <w:p w:rsidR="00A14F77" w:rsidRDefault="00A14F77" w:rsidP="00EC58A2">
      <w:r>
        <w:t xml:space="preserve">The test truck was modeled as sprung mass. </w:t>
      </w:r>
      <w:r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t>Additional description of the modeling can be found in the appendix.</w:t>
      </w:r>
    </w:p>
    <w:p w:rsidR="00E36645" w:rsidRPr="00E36645" w:rsidRDefault="00E36645" w:rsidP="00EC58A2">
      <w:pPr>
        <w:rPr>
          <w:b/>
        </w:rPr>
      </w:pPr>
      <w:r>
        <w:rPr>
          <w:b/>
        </w:rPr>
        <w:t>Vehicle model diagram</w:t>
      </w:r>
    </w:p>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AMES. </w:t>
      </w:r>
      <w:r w:rsidR="00A14F77">
        <w:t xml:space="preserve">Details regarding the measurement of roadway profile are included in the appendix. </w:t>
      </w:r>
    </w:p>
    <w:p w:rsidR="00BF159E" w:rsidRDefault="00E36645" w:rsidP="00BF159E">
      <w:pPr>
        <w:pStyle w:val="Heading5"/>
      </w:pPr>
      <w:r>
        <w:t>Validation of VBI Simulation Methods</w:t>
      </w:r>
    </w:p>
    <w:p w:rsidR="00E36645" w:rsidRDefault="00A14F77" w:rsidP="00EC58A2">
      <w:r>
        <w:t xml:space="preserve">Simulations of the testing scenarios were performed with the roadway profile included. A few parameters were unknown or known with poor accuracy and therefore were adjusted in the </w:t>
      </w:r>
      <w:r>
        <w:lastRenderedPageBreak/>
        <w:t xml:space="preserve">model until </w:t>
      </w:r>
      <w:r w:rsidR="00EB0A83">
        <w:t>its predictions</w:t>
      </w:r>
      <w:r>
        <w:t xml:space="preserve"> agreed with the experimental results. These parameters included vehicle speed and vehicle damping.</w:t>
      </w:r>
      <w:r w:rsidR="00E36645">
        <w:t xml:space="preserve"> The following table lists the final values for the vehicle suspension parameters. </w:t>
      </w:r>
    </w:p>
    <w:p w:rsidR="00A14F77" w:rsidRDefault="0003154C" w:rsidP="00EC58A2">
      <w:r>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 xml:space="preserve">In several of the simulation studies described in this section a simplified model was employed. This model is composed of 2 degrees-of-freedom and reduces the bridge to a single beam. This </w:t>
      </w:r>
      <w:r>
        <w:lastRenderedPageBreak/>
        <w:t>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lastRenderedPageBreak/>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lastRenderedPageBreak/>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w:t>
      </w:r>
      <w:r>
        <w:lastRenderedPageBreak/>
        <w:t xml:space="preserve">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lastRenderedPageBreak/>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lastRenderedPageBreak/>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lastRenderedPageBreak/>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 xml:space="preserve">ar to the legal load </w:t>
      </w:r>
      <w:r w:rsidR="00EC77AC">
        <w:lastRenderedPageBreak/>
        <w:t>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w:t>
      </w:r>
      <w:r>
        <w:lastRenderedPageBreak/>
        <w:t xml:space="preserve">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lastRenderedPageBreak/>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6" w:name="_Toc536017963"/>
      <w:r>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lastRenderedPageBreak/>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w:t>
      </w:r>
      <w:r w:rsidR="00B35392">
        <w:lastRenderedPageBreak/>
        <w:t xml:space="preserve">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w:t>
      </w:r>
      <w:r w:rsidR="008D03E8">
        <w:rPr>
          <w:rFonts w:eastAsiaTheme="minorEastAsia"/>
        </w:rPr>
        <w:lastRenderedPageBreak/>
        <w:t xml:space="preserve">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Some error was 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lastRenderedPageBreak/>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FE4790" w:rsidRDefault="00FE4790" w:rsidP="00FE4790">
      <w:pPr>
        <w:pStyle w:val="Heading2"/>
      </w:pPr>
      <w:bookmarkStart w:id="30" w:name="_Toc536017967"/>
      <w:r>
        <w:lastRenderedPageBreak/>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lastRenderedPageBreak/>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lastRenderedPageBreak/>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w:t>
      </w:r>
      <w:r>
        <w:lastRenderedPageBreak/>
        <w:t xml:space="preserve">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60BC" w:rsidRDefault="000760BC" w:rsidP="004C7F36">
      <w:pPr>
        <w:spacing w:before="0" w:line="240" w:lineRule="auto"/>
      </w:pPr>
      <w:r>
        <w:separator/>
      </w:r>
    </w:p>
  </w:endnote>
  <w:endnote w:type="continuationSeparator" w:id="0">
    <w:p w:rsidR="000760BC" w:rsidRDefault="000760BC"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127" w:rsidRDefault="00336127">
    <w:pPr>
      <w:pStyle w:val="Footer"/>
      <w:jc w:val="right"/>
    </w:pPr>
  </w:p>
  <w:p w:rsidR="00336127" w:rsidRDefault="003361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60BC" w:rsidRDefault="000760BC" w:rsidP="004C7F36">
      <w:pPr>
        <w:spacing w:before="0" w:line="240" w:lineRule="auto"/>
      </w:pPr>
      <w:r>
        <w:separator/>
      </w:r>
    </w:p>
  </w:footnote>
  <w:footnote w:type="continuationSeparator" w:id="0">
    <w:p w:rsidR="000760BC" w:rsidRDefault="000760BC"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336127" w:rsidRDefault="0033612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336127" w:rsidRDefault="003361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5"/>
  </w:num>
  <w:num w:numId="5">
    <w:abstractNumId w:val="3"/>
  </w:num>
  <w:num w:numId="6">
    <w:abstractNumId w:val="6"/>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62078"/>
    <w:rsid w:val="000760BC"/>
    <w:rsid w:val="000762E9"/>
    <w:rsid w:val="00080E65"/>
    <w:rsid w:val="000900B9"/>
    <w:rsid w:val="00094060"/>
    <w:rsid w:val="000A28B8"/>
    <w:rsid w:val="000A53E2"/>
    <w:rsid w:val="000A6FFF"/>
    <w:rsid w:val="000B0AB5"/>
    <w:rsid w:val="000C649C"/>
    <w:rsid w:val="000D3AB0"/>
    <w:rsid w:val="000D4B72"/>
    <w:rsid w:val="000D7FCE"/>
    <w:rsid w:val="000E334A"/>
    <w:rsid w:val="000F6CE4"/>
    <w:rsid w:val="001012A8"/>
    <w:rsid w:val="001076AD"/>
    <w:rsid w:val="00110E0E"/>
    <w:rsid w:val="00121D48"/>
    <w:rsid w:val="00155E45"/>
    <w:rsid w:val="0016108C"/>
    <w:rsid w:val="00166DBE"/>
    <w:rsid w:val="00170A6F"/>
    <w:rsid w:val="00171EB0"/>
    <w:rsid w:val="00182439"/>
    <w:rsid w:val="00183813"/>
    <w:rsid w:val="001958A7"/>
    <w:rsid w:val="001C2928"/>
    <w:rsid w:val="001C4A01"/>
    <w:rsid w:val="001D649C"/>
    <w:rsid w:val="001D67B1"/>
    <w:rsid w:val="001E51B5"/>
    <w:rsid w:val="001F5A19"/>
    <w:rsid w:val="00204F71"/>
    <w:rsid w:val="002202D6"/>
    <w:rsid w:val="00235597"/>
    <w:rsid w:val="00241D2A"/>
    <w:rsid w:val="00246EFB"/>
    <w:rsid w:val="00266CAE"/>
    <w:rsid w:val="00282282"/>
    <w:rsid w:val="002935D4"/>
    <w:rsid w:val="002B07C3"/>
    <w:rsid w:val="002B361B"/>
    <w:rsid w:val="002B4B3F"/>
    <w:rsid w:val="002C496C"/>
    <w:rsid w:val="002D3414"/>
    <w:rsid w:val="002E3D38"/>
    <w:rsid w:val="002E71DE"/>
    <w:rsid w:val="00306CE6"/>
    <w:rsid w:val="0032001F"/>
    <w:rsid w:val="00336127"/>
    <w:rsid w:val="00345155"/>
    <w:rsid w:val="00356385"/>
    <w:rsid w:val="00361C42"/>
    <w:rsid w:val="00370CB2"/>
    <w:rsid w:val="0037603E"/>
    <w:rsid w:val="00386F51"/>
    <w:rsid w:val="00391015"/>
    <w:rsid w:val="003B1BB6"/>
    <w:rsid w:val="003D0CC7"/>
    <w:rsid w:val="003D22E1"/>
    <w:rsid w:val="003D3FEB"/>
    <w:rsid w:val="003D487C"/>
    <w:rsid w:val="003D6964"/>
    <w:rsid w:val="003F1CBD"/>
    <w:rsid w:val="003F1DF5"/>
    <w:rsid w:val="003F4D97"/>
    <w:rsid w:val="00401832"/>
    <w:rsid w:val="00401DCD"/>
    <w:rsid w:val="0044423C"/>
    <w:rsid w:val="00461EB8"/>
    <w:rsid w:val="00467B3D"/>
    <w:rsid w:val="004703CD"/>
    <w:rsid w:val="00471215"/>
    <w:rsid w:val="0047551C"/>
    <w:rsid w:val="0048509D"/>
    <w:rsid w:val="00496B8E"/>
    <w:rsid w:val="004A144D"/>
    <w:rsid w:val="004C1CCB"/>
    <w:rsid w:val="004C7F36"/>
    <w:rsid w:val="004D5514"/>
    <w:rsid w:val="005116D6"/>
    <w:rsid w:val="00516973"/>
    <w:rsid w:val="005172D1"/>
    <w:rsid w:val="00524D63"/>
    <w:rsid w:val="00527673"/>
    <w:rsid w:val="00532AF1"/>
    <w:rsid w:val="00535CE5"/>
    <w:rsid w:val="00540758"/>
    <w:rsid w:val="00550D12"/>
    <w:rsid w:val="00554068"/>
    <w:rsid w:val="0055459B"/>
    <w:rsid w:val="005604F5"/>
    <w:rsid w:val="00563D23"/>
    <w:rsid w:val="00587BDB"/>
    <w:rsid w:val="00594561"/>
    <w:rsid w:val="005968D6"/>
    <w:rsid w:val="005A3C9A"/>
    <w:rsid w:val="005B3E1D"/>
    <w:rsid w:val="005C4DA1"/>
    <w:rsid w:val="005D220A"/>
    <w:rsid w:val="005D275C"/>
    <w:rsid w:val="005D48E6"/>
    <w:rsid w:val="005D609C"/>
    <w:rsid w:val="005F38DD"/>
    <w:rsid w:val="00607728"/>
    <w:rsid w:val="00614E65"/>
    <w:rsid w:val="006220FB"/>
    <w:rsid w:val="006360FD"/>
    <w:rsid w:val="00641A32"/>
    <w:rsid w:val="00663571"/>
    <w:rsid w:val="00665167"/>
    <w:rsid w:val="00670995"/>
    <w:rsid w:val="00680431"/>
    <w:rsid w:val="006B797F"/>
    <w:rsid w:val="006C0FDB"/>
    <w:rsid w:val="006D2AEE"/>
    <w:rsid w:val="006E5845"/>
    <w:rsid w:val="006E73FA"/>
    <w:rsid w:val="006F4F2E"/>
    <w:rsid w:val="00700FD6"/>
    <w:rsid w:val="007023B6"/>
    <w:rsid w:val="0070381E"/>
    <w:rsid w:val="007143C4"/>
    <w:rsid w:val="007207D0"/>
    <w:rsid w:val="00770168"/>
    <w:rsid w:val="0078412B"/>
    <w:rsid w:val="00784EC2"/>
    <w:rsid w:val="00793162"/>
    <w:rsid w:val="007B048D"/>
    <w:rsid w:val="007B4150"/>
    <w:rsid w:val="007B4CB4"/>
    <w:rsid w:val="007C0FDD"/>
    <w:rsid w:val="007C4F48"/>
    <w:rsid w:val="007D40B4"/>
    <w:rsid w:val="007D4F85"/>
    <w:rsid w:val="007E7EAB"/>
    <w:rsid w:val="007F5F82"/>
    <w:rsid w:val="00800104"/>
    <w:rsid w:val="00802AB2"/>
    <w:rsid w:val="00832FCD"/>
    <w:rsid w:val="008515DA"/>
    <w:rsid w:val="00864BCE"/>
    <w:rsid w:val="00880CB6"/>
    <w:rsid w:val="00882542"/>
    <w:rsid w:val="00895689"/>
    <w:rsid w:val="008A062F"/>
    <w:rsid w:val="008B7CAE"/>
    <w:rsid w:val="008C78FF"/>
    <w:rsid w:val="008C798D"/>
    <w:rsid w:val="008D03E8"/>
    <w:rsid w:val="008D5D73"/>
    <w:rsid w:val="008D6367"/>
    <w:rsid w:val="009001A6"/>
    <w:rsid w:val="00900772"/>
    <w:rsid w:val="00916750"/>
    <w:rsid w:val="00924885"/>
    <w:rsid w:val="0093101C"/>
    <w:rsid w:val="009334C6"/>
    <w:rsid w:val="009351C2"/>
    <w:rsid w:val="00952175"/>
    <w:rsid w:val="00967B9D"/>
    <w:rsid w:val="00984F63"/>
    <w:rsid w:val="009A0015"/>
    <w:rsid w:val="009A3F94"/>
    <w:rsid w:val="009B20B7"/>
    <w:rsid w:val="009B3923"/>
    <w:rsid w:val="009B4D90"/>
    <w:rsid w:val="009B78B3"/>
    <w:rsid w:val="009C6572"/>
    <w:rsid w:val="009C73C9"/>
    <w:rsid w:val="009D6794"/>
    <w:rsid w:val="009D6F41"/>
    <w:rsid w:val="009F510F"/>
    <w:rsid w:val="00A132B6"/>
    <w:rsid w:val="00A14F77"/>
    <w:rsid w:val="00A16B90"/>
    <w:rsid w:val="00A16EAD"/>
    <w:rsid w:val="00A30903"/>
    <w:rsid w:val="00A31AAB"/>
    <w:rsid w:val="00A379F4"/>
    <w:rsid w:val="00A45417"/>
    <w:rsid w:val="00A50C55"/>
    <w:rsid w:val="00A52771"/>
    <w:rsid w:val="00A60A6A"/>
    <w:rsid w:val="00A6570A"/>
    <w:rsid w:val="00A96B6C"/>
    <w:rsid w:val="00AC535D"/>
    <w:rsid w:val="00AE07AA"/>
    <w:rsid w:val="00AE2838"/>
    <w:rsid w:val="00B132EE"/>
    <w:rsid w:val="00B14A85"/>
    <w:rsid w:val="00B17AC0"/>
    <w:rsid w:val="00B25396"/>
    <w:rsid w:val="00B340CF"/>
    <w:rsid w:val="00B35392"/>
    <w:rsid w:val="00B642C0"/>
    <w:rsid w:val="00B64DB8"/>
    <w:rsid w:val="00B65CFD"/>
    <w:rsid w:val="00B702F7"/>
    <w:rsid w:val="00B76B18"/>
    <w:rsid w:val="00B93A95"/>
    <w:rsid w:val="00BB19CD"/>
    <w:rsid w:val="00BC7606"/>
    <w:rsid w:val="00BD6DA2"/>
    <w:rsid w:val="00BE70E4"/>
    <w:rsid w:val="00BF159E"/>
    <w:rsid w:val="00BF1DF6"/>
    <w:rsid w:val="00BF4640"/>
    <w:rsid w:val="00C045DF"/>
    <w:rsid w:val="00C22A75"/>
    <w:rsid w:val="00C24BD9"/>
    <w:rsid w:val="00C274C6"/>
    <w:rsid w:val="00C55022"/>
    <w:rsid w:val="00C62BD1"/>
    <w:rsid w:val="00C7491E"/>
    <w:rsid w:val="00C82098"/>
    <w:rsid w:val="00C92061"/>
    <w:rsid w:val="00CA1B24"/>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667A7"/>
    <w:rsid w:val="00D70D8F"/>
    <w:rsid w:val="00D86F55"/>
    <w:rsid w:val="00D90521"/>
    <w:rsid w:val="00D91A30"/>
    <w:rsid w:val="00DB1770"/>
    <w:rsid w:val="00DF4811"/>
    <w:rsid w:val="00E077D1"/>
    <w:rsid w:val="00E26DF5"/>
    <w:rsid w:val="00E33E2E"/>
    <w:rsid w:val="00E36645"/>
    <w:rsid w:val="00E4042C"/>
    <w:rsid w:val="00E41109"/>
    <w:rsid w:val="00E42662"/>
    <w:rsid w:val="00E5686A"/>
    <w:rsid w:val="00E70A02"/>
    <w:rsid w:val="00E831F3"/>
    <w:rsid w:val="00E87104"/>
    <w:rsid w:val="00EA059A"/>
    <w:rsid w:val="00EB0A83"/>
    <w:rsid w:val="00EB1DBC"/>
    <w:rsid w:val="00EC58A2"/>
    <w:rsid w:val="00EC5BDD"/>
    <w:rsid w:val="00EC77AC"/>
    <w:rsid w:val="00ED1DB4"/>
    <w:rsid w:val="00ED3428"/>
    <w:rsid w:val="00EE180E"/>
    <w:rsid w:val="00EE339C"/>
    <w:rsid w:val="00EE5E87"/>
    <w:rsid w:val="00EF6BE0"/>
    <w:rsid w:val="00F20819"/>
    <w:rsid w:val="00F20E06"/>
    <w:rsid w:val="00F26D9C"/>
    <w:rsid w:val="00F348DF"/>
    <w:rsid w:val="00F35613"/>
    <w:rsid w:val="00F37CCA"/>
    <w:rsid w:val="00F42C1F"/>
    <w:rsid w:val="00F478B0"/>
    <w:rsid w:val="00F50808"/>
    <w:rsid w:val="00F556D4"/>
    <w:rsid w:val="00F56BA1"/>
    <w:rsid w:val="00F60772"/>
    <w:rsid w:val="00F8034A"/>
    <w:rsid w:val="00F808A6"/>
    <w:rsid w:val="00F83410"/>
    <w:rsid w:val="00F9176B"/>
    <w:rsid w:val="00F91B17"/>
    <w:rsid w:val="00F92BD0"/>
    <w:rsid w:val="00FA2211"/>
    <w:rsid w:val="00FB333E"/>
    <w:rsid w:val="00FB3CE8"/>
    <w:rsid w:val="00FB6DF6"/>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77E0E"/>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16" Type="http://schemas.openxmlformats.org/officeDocument/2006/relationships/image" Target="media/image6.jpg"/><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7.emf"/><Relationship Id="rId53" Type="http://schemas.openxmlformats.org/officeDocument/2006/relationships/image" Target="media/image35.png"/><Relationship Id="rId58" Type="http://schemas.openxmlformats.org/officeDocument/2006/relationships/image" Target="media/image40.JPG"/><Relationship Id="rId66" Type="http://schemas.openxmlformats.org/officeDocument/2006/relationships/image" Target="media/image48.png"/><Relationship Id="rId74" Type="http://schemas.openxmlformats.org/officeDocument/2006/relationships/chart" Target="charts/chart9.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chart" Target="charts/chart8.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JPG"/><Relationship Id="rId69" Type="http://schemas.openxmlformats.org/officeDocument/2006/relationships/image" Target="media/image50.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microsoft.com/office/2007/relationships/hdphoto" Target="media/hdphoto1.wdp"/><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emf"/><Relationship Id="rId75"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947629C-260D-4627-AFA8-B2140AED2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0</TotalTime>
  <Pages>62</Pages>
  <Words>11297</Words>
  <Characters>6439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30</cp:revision>
  <dcterms:created xsi:type="dcterms:W3CDTF">2018-12-18T20:31:00Z</dcterms:created>
  <dcterms:modified xsi:type="dcterms:W3CDTF">2019-02-1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